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5456126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proofErr w:type="spellStart"/>
      <w:r w:rsidR="004872F6">
        <w:rPr>
          <w:rFonts w:ascii="Arial Nova" w:hAnsi="Arial Nova"/>
        </w:rPr>
        <w:t>bRes_bpp</w:t>
      </w:r>
      <w:proofErr w:type="spellEnd"/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483A82A3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4872F6">
        <w:t>1</w:t>
      </w:r>
    </w:p>
    <w:p w14:paraId="55B7D14B" w14:textId="4CADE1A8" w:rsidR="008C68DE" w:rsidRPr="00CE6D1F" w:rsidRDefault="008C68DE" w:rsidP="00925BCA">
      <w:pPr>
        <w:jc w:val="center"/>
      </w:pPr>
      <w:r w:rsidRPr="00CE6D1F">
        <w:t>(</w:t>
      </w:r>
      <w:r w:rsidR="004872F6">
        <w:t>11</w:t>
      </w:r>
      <w:r w:rsidR="00DB1E32">
        <w:t>/</w:t>
      </w:r>
      <w:r w:rsidR="00B34305">
        <w:t>0</w:t>
      </w:r>
      <w:r w:rsidR="004872F6">
        <w:t>7</w:t>
      </w:r>
      <w:r w:rsidRPr="00CE6D1F">
        <w:t>/20</w:t>
      </w:r>
      <w:r w:rsidR="004A50D9">
        <w:t>2</w:t>
      </w:r>
      <w:r w:rsidR="004872F6">
        <w:t>1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3B80689F" w:rsidR="00B30660" w:rsidRPr="004872F6" w:rsidRDefault="004872F6" w:rsidP="00C745B3">
            <w:pPr>
              <w:rPr>
                <w:b w:val="0"/>
                <w:bCs w:val="0"/>
                <w:lang w:val="en-US"/>
              </w:rPr>
            </w:pPr>
            <w:r w:rsidRPr="004872F6">
              <w:rPr>
                <w:b w:val="0"/>
                <w:bCs w:val="0"/>
                <w:lang w:val="en-US"/>
              </w:rPr>
              <w:t>1.</w:t>
            </w:r>
            <w:r>
              <w:rPr>
                <w:b w:val="0"/>
                <w:bCs w:val="0"/>
                <w:lang w:val="en-US"/>
              </w:rPr>
              <w:t>0</w:t>
            </w:r>
            <w:r w:rsidRPr="004872F6"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1249" w:type="dxa"/>
          </w:tcPr>
          <w:p w14:paraId="77FE4218" w14:textId="1D62EF47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7/21</w:t>
            </w:r>
          </w:p>
        </w:tc>
        <w:tc>
          <w:tcPr>
            <w:tcW w:w="4318" w:type="dxa"/>
          </w:tcPr>
          <w:p w14:paraId="703A86C8" w14:textId="099E759B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inor bug fixes</w:t>
            </w:r>
          </w:p>
        </w:tc>
        <w:tc>
          <w:tcPr>
            <w:tcW w:w="1599" w:type="dxa"/>
          </w:tcPr>
          <w:p w14:paraId="10518E6F" w14:textId="05FFA598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eastAsiaTheme="minorHAnsi" w:cstheme="minorBidi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C8316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</w:pPr>
      <w:bookmarkStart w:id="0" w:name="_Toc34491230"/>
      <w:r w:rsidRPr="00CE6D1F">
        <w:lastRenderedPageBreak/>
        <w:t>The script</w:t>
      </w:r>
      <w:bookmarkEnd w:id="0"/>
    </w:p>
    <w:p w14:paraId="44BF2816" w14:textId="45D8FCBE" w:rsidR="008C68DE" w:rsidRDefault="00C745B3" w:rsidP="00691735">
      <w:r w:rsidRPr="00C745B3">
        <w:t>BPplus_v12</w:t>
      </w:r>
      <w:r w:rsidR="008C68DE" w:rsidRPr="00CE6D1F">
        <w:t xml:space="preserve"> runs a </w:t>
      </w:r>
      <w:proofErr w:type="spellStart"/>
      <w:r w:rsidR="008C68DE" w:rsidRPr="00CE6D1F">
        <w:t>matlab</w:t>
      </w:r>
      <w:proofErr w:type="spellEnd"/>
      <w:r w:rsidR="008C68DE" w:rsidRPr="00CE6D1F">
        <w:t xml:space="preserve">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>©</w:t>
      </w:r>
      <w:r>
        <w:noBreakHyphen/>
      </w:r>
      <w:r w:rsidR="00B357AE">
        <w:t>derived files.</w:t>
      </w:r>
      <w:r w:rsidR="00691735">
        <w:t xml:space="preserve">  A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>
        <w:t xml:space="preserve"> from those described in the paper by Davies et al</w:t>
      </w:r>
      <w:r w:rsidR="00691735">
        <w:t>.</w:t>
      </w:r>
      <w:r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</w:pPr>
      <w:bookmarkStart w:id="1" w:name="_Toc34491231"/>
      <w:r w:rsidRPr="00CE6D1F"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615F9C">
      <w:pPr>
        <w:pStyle w:val="commands"/>
      </w:pPr>
      <w:r w:rsidRPr="00CE6D1F">
        <w:t>C:\</w:t>
      </w:r>
      <w:r w:rsidR="00C745B3" w:rsidRPr="00C745B3">
        <w:t xml:space="preserve"> </w:t>
      </w:r>
      <w:proofErr w:type="spellStart"/>
      <w:r w:rsidR="00C745B3" w:rsidRPr="00C745B3">
        <w:t>BPPdata</w:t>
      </w:r>
      <w:proofErr w:type="spellEnd"/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615F9C">
      <w:pPr>
        <w:pStyle w:val="commands"/>
      </w:pPr>
      <w:r w:rsidRPr="00CE6D1F">
        <w:t>C:\</w:t>
      </w:r>
      <w:r w:rsidR="00C745B3" w:rsidRPr="00C745B3">
        <w:t xml:space="preserve"> </w:t>
      </w:r>
      <w:r w:rsidR="00C745B3">
        <w:t>…</w:t>
      </w:r>
      <w:r w:rsidR="00C745B3" w:rsidRPr="00C745B3"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7777777" w:rsidR="00C745B3" w:rsidRDefault="00B357AE" w:rsidP="00615F9C">
      <w:pPr>
        <w:pStyle w:val="commands"/>
      </w:pPr>
      <w:r w:rsidRPr="00B357AE">
        <w:rPr>
          <w:color w:val="000000" w:themeColor="text1"/>
        </w:rPr>
        <w:t>&gt;&gt;</w:t>
      </w:r>
      <w:r w:rsidR="00C745B3" w:rsidRPr="00C745B3">
        <w:t xml:space="preserve"> BPplus_v12 </w:t>
      </w:r>
    </w:p>
    <w:p w14:paraId="3831E60C" w14:textId="201B4915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19448841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proofErr w:type="spellStart"/>
      <w:r w:rsidR="00147C43">
        <w:t>wmf</w:t>
      </w:r>
      <w:proofErr w:type="spellEnd"/>
      <w:r w:rsidR="00147C43">
        <w:t xml:space="preserve"> files</w:t>
      </w:r>
      <w:r w:rsidR="00E53148">
        <w:t xml:space="preserve"> </w:t>
      </w:r>
      <w:r w:rsidR="00147C43">
        <w:t>(the</w:t>
      </w:r>
      <w:r>
        <w:t>se</w:t>
      </w:r>
      <w:r w:rsidR="00147C43">
        <w:t xml:space="preserve"> </w:t>
      </w:r>
      <w:r>
        <w:t>are</w:t>
      </w:r>
      <w:r w:rsidR="00147C43">
        <w:t xml:space="preserve"> useful for import into Microsoft Word and PowerPoint</w:t>
      </w:r>
      <w:proofErr w:type="gramStart"/>
      <w:r w:rsidR="00147C43">
        <w:t>).</w:t>
      </w:r>
      <w:r w:rsidR="00B71DE2" w:rsidRPr="00CE6D1F">
        <w:t>These</w:t>
      </w:r>
      <w:proofErr w:type="gramEnd"/>
      <w:r w:rsidR="00B71DE2" w:rsidRPr="00CE6D1F">
        <w:t xml:space="preserve">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C2060C" w14:paraId="52AD4C99" w14:textId="77777777" w:rsidTr="00C2060C">
        <w:tc>
          <w:tcPr>
            <w:tcW w:w="3005" w:type="dxa"/>
          </w:tcPr>
          <w:p w14:paraId="3A9F1DA6" w14:textId="7D6B516E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191FF48E" wp14:editId="20AFD529">
                  <wp:extent cx="1706251" cy="1280246"/>
                  <wp:effectExtent l="0" t="0" r="825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MeasData_00480.wm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27383" cy="12961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</w:tcPr>
          <w:p w14:paraId="0541482B" w14:textId="28EB9812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135C43A" wp14:editId="7D70464B">
                  <wp:extent cx="1746340" cy="1310326"/>
                  <wp:effectExtent l="0" t="0" r="6350" b="444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MeasData_00480fb.wm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7348" cy="13410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</w:tcPr>
          <w:p w14:paraId="347A4B73" w14:textId="2047748D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04EF600" wp14:editId="1359F65E">
                  <wp:extent cx="1685826" cy="126492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MeasData_00480w.wmf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6056" cy="12876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6794FE85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>
        <w:rPr>
          <w:i/>
          <w:color w:val="0070C0"/>
        </w:rPr>
        <w:t>BPplus_v12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</w:pPr>
      <w:bookmarkStart w:id="2" w:name="_Toc34491232"/>
      <w:r w:rsidRPr="00C2060C">
        <w:t>Subendocardial viability ratio (SEVR)</w:t>
      </w:r>
      <w:bookmarkEnd w:id="2"/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5CDAA7A4">
            <wp:extent cx="4791710" cy="36639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3663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250443CB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</w:t>
      </w:r>
      <w:r>
        <w:lastRenderedPageBreak/>
        <w:t xml:space="preserve">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</w:pPr>
      <w:bookmarkStart w:id="3" w:name="_Toc34491233"/>
      <w:r w:rsidRPr="00596BE4">
        <w:t>Wave intensity</w:t>
      </w:r>
      <w:bookmarkEnd w:id="3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64BA3B23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xOTc3MDwvUmVjTnVtPjxEaXNwbGF5VGV4dD48c3R5bGUgZmFjZT0ic3VwZXJzY3Jp
cHQiPjM8L3N0eWxlPjwvRGlzcGxheVRleHQ+PHJlY29yZD48cmVjLW51bWJlcj4xOTc3MDwvcmVj
LW51bWJlcj48Zm9yZWlnbi1rZXlzPjxrZXkgYXBwPSJFTiIgZGItaWQ9InBkNXpkdzB4b3d6ZXQ1
ZWVzd3ZweGR2bTI5ZnZycGR0ZXJkdiIgdGltZXN0YW1wPSIxNTUzODgxNDk2IiBndWlkPSIyZDg4
ZmVmNy00NDM3LTQ5MzYtYWI0OS1lNzBkMDAxYTQyM2EiPjE5Nzcw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FB47FA">
        <w:rPr>
          <w:rFonts w:cs="Times New Roman"/>
        </w:rPr>
        <w:instrText xml:space="preserve"> ADDIN EN.CITE </w:instrText>
      </w:r>
      <w:r w:rsidR="00FB47FA">
        <w:rPr>
          <w:rFonts w:cs="Times New Roman"/>
        </w:rPr>
        <w:fldChar w:fldCharType="begin">
          <w:fldData xml:space="preserve">PEVuZE5vdGU+PENpdGU+PEF1dGhvcj5MaW5kcm9vczwvQXV0aG9yPjxZZWFyPjE5OTM8L1llYXI+
PFJlY051bT4xOTc3MDwvUmVjTnVtPjxEaXNwbGF5VGV4dD48c3R5bGUgZmFjZT0ic3VwZXJzY3Jp
cHQiPjM8L3N0eWxlPjwvRGlzcGxheVRleHQ+PHJlY29yZD48cmVjLW51bWJlcj4xOTc3MDwvcmVj
LW51bWJlcj48Zm9yZWlnbi1rZXlzPjxrZXkgYXBwPSJFTiIgZGItaWQ9InBkNXpkdzB4b3d6ZXQ1
ZWVzd3ZweGR2bTI5ZnZycGR0ZXJkdiIgdGltZXN0YW1wPSIxNTUzODgxNDk2IiBndWlkPSIyZDg4
ZmVmNy00NDM3LTQ5MzYtYWI0OS1lNzBkMDAxYTQyM2EiPjE5Nzcw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FB47FA">
        <w:rPr>
          <w:rFonts w:cs="Times New Roman"/>
        </w:rPr>
        <w:instrText xml:space="preserve"> ADDIN EN.CITE.DATA </w:instrText>
      </w:r>
      <w:r w:rsidR="00FB47FA">
        <w:rPr>
          <w:rFonts w:cs="Times New Roman"/>
        </w:rPr>
      </w:r>
      <w:r w:rsidR="00FB47FA">
        <w:rPr>
          <w:rFonts w:cs="Times New Roman"/>
        </w:rPr>
        <w:fldChar w:fldCharType="end"/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</w:t>
      </w:r>
      <w:r w:rsidR="00FB47FA">
        <w:rPr>
          <w:rFonts w:cs="Times New Roman"/>
        </w:rPr>
        <w:t xml:space="preserve">fully </w:t>
      </w:r>
      <w:r w:rsidR="004A1842">
        <w:rPr>
          <w:rFonts w:cs="Times New Roman"/>
        </w:rPr>
        <w:t xml:space="preserve">tested. </w:t>
      </w:r>
      <w:r w:rsidR="003D3255">
        <w:rPr>
          <w:rFonts w:cs="Times New Roman"/>
        </w:rPr>
        <w:t>Further details about this approach can be found in</w:t>
      </w:r>
      <w:r w:rsidR="00FB47FA">
        <w:rPr>
          <w:rFonts w:cs="Times New Roman"/>
        </w:rPr>
        <w:fldChar w:fldCharType="begin">
          <w:fldData xml:space="preserve">PEVuZE5vdGU+PENpdGU+PEF1dGhvcj5IdWdoZXM8L0F1dGhvcj48WWVhcj4yMDIwPC9ZZWFyPjxS
ZWNOdW0+MjU4OTU8L1JlY051bT48RGlzcGxheVRleHQ+PHN0eWxlIGZhY2U9InN1cGVyc2NyaXB0
Ij40PC9zdHlsZT48L0Rpc3BsYXlUZXh0PjxyZWNvcmQ+PHJlYy1udW1iZXI+MjU4OTU8L3JlYy1u
dW1iZXI+PGZvcmVpZ24ta2V5cz48a2V5IGFwcD0iRU4iIGRiLWlkPSJwZDV6ZHcweG93emV0NWVl
c3d2cHhkdm0yOWZ2cnBkdGVyZHYiIHRpbWVzdGFtcD0iMTYxNzczNjAxMCIgZ3VpZD0iNjE3MWRk
NTUtYzY3Mi00YTU3LWE5NTAtM2NkOGY4YWQ0NGQ5Ij4yNTg5NT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C8wNi8xMzwvZWRpdGlvbj48a2V5d29yZHM+PGtl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</w:fldData>
        </w:fldChar>
      </w:r>
      <w:r w:rsidR="00FB47FA">
        <w:rPr>
          <w:rFonts w:cs="Times New Roman"/>
        </w:rPr>
        <w:instrText xml:space="preserve"> ADDIN EN.CITE </w:instrText>
      </w:r>
      <w:r w:rsidR="00FB47FA">
        <w:rPr>
          <w:rFonts w:cs="Times New Roman"/>
        </w:rPr>
        <w:fldChar w:fldCharType="begin">
          <w:fldData xml:space="preserve">PEVuZE5vdGU+PENpdGU+PEF1dGhvcj5IdWdoZXM8L0F1dGhvcj48WWVhcj4yMDIwPC9ZZWFyPjxS
ZWNOdW0+MjU4OTU8L1JlY051bT48RGlzcGxheVRleHQ+PHN0eWxlIGZhY2U9InN1cGVyc2NyaXB0
Ij40PC9zdHlsZT48L0Rpc3BsYXlUZXh0PjxyZWNvcmQ+PHJlYy1udW1iZXI+MjU4OTU8L3JlYy1u
dW1iZXI+PGZvcmVpZ24ta2V5cz48a2V5IGFwcD0iRU4iIGRiLWlkPSJwZDV6ZHcweG93emV0NWVl
c3d2cHhkdm0yOWZ2cnBkdGVyZHYiIHRpbWVzdGFtcD0iMTYxNzczNjAxMCIgZ3VpZD0iNjE3MWRk
NTUtYzY3Mi00YTU3LWE5NTAtM2NkOGY4YWQ0NGQ5Ij4yNTg5NT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C8wNi8xMzwvZWRpdGlvbj48a2V5d29yZHM+PGtl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</w:fldData>
        </w:fldChar>
      </w:r>
      <w:r w:rsidR="00FB47FA">
        <w:rPr>
          <w:rFonts w:cs="Times New Roman"/>
        </w:rPr>
        <w:instrText xml:space="preserve"> ADDIN EN.CITE.DATA </w:instrText>
      </w:r>
      <w:r w:rsidR="00FB47FA">
        <w:rPr>
          <w:rFonts w:cs="Times New Roman"/>
        </w:rPr>
      </w:r>
      <w:r w:rsidR="00FB47FA">
        <w:rPr>
          <w:rFonts w:cs="Times New Roman"/>
        </w:rPr>
        <w:fldChar w:fldCharType="end"/>
      </w:r>
      <w:r w:rsidR="00FB47FA">
        <w:rPr>
          <w:rFonts w:cs="Times New Roman"/>
        </w:rPr>
        <w:fldChar w:fldCharType="separate"/>
      </w:r>
      <w:r w:rsidR="00FB47FA" w:rsidRPr="00FB47FA">
        <w:rPr>
          <w:rFonts w:cs="Times New Roman"/>
          <w:noProof/>
          <w:vertAlign w:val="superscript"/>
        </w:rPr>
        <w:t>4</w:t>
      </w:r>
      <w:r w:rsidR="00FB47FA">
        <w:rPr>
          <w:rFonts w:cs="Times New Roman"/>
        </w:rPr>
        <w:fldChar w:fldCharType="end"/>
      </w:r>
      <w:r w:rsidR="003D3255">
        <w:rPr>
          <w:rFonts w:cs="Times New Roman"/>
        </w:rPr>
        <w:t>.</w:t>
      </w:r>
    </w:p>
    <w:p w14:paraId="019EBA19" w14:textId="3E34542B" w:rsidR="00CF23CD" w:rsidRDefault="00CF23CD" w:rsidP="00CF23CD">
      <w:pPr>
        <w:pStyle w:val="Heading1"/>
      </w:pPr>
      <w:bookmarkStart w:id="4" w:name="_Toc34491234"/>
      <w:r w:rsidRPr="00CF23CD">
        <w:t>Backward and forward pressure</w:t>
      </w:r>
      <w:bookmarkEnd w:id="4"/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B26A3EB" w:rsidR="00CF23CD" w:rsidRDefault="00CF23CD" w:rsidP="00FB47FA">
      <w:r w:rsidRPr="00FB47FA">
        <w:t xml:space="preserve">These are calculated </w:t>
      </w:r>
      <w:r w:rsidR="00954DF3" w:rsidRPr="00FB47FA">
        <w:t xml:space="preserve">based on the assumptions that </w:t>
      </w:r>
      <w:r w:rsidR="004B2FEE" w:rsidRPr="00FB47FA">
        <w:t xml:space="preserve">in the aorta </w:t>
      </w:r>
      <w:r w:rsidR="00954DF3" w:rsidRPr="00FB47FA">
        <w:t xml:space="preserve">reservoir pressure is </w:t>
      </w:r>
      <w:r w:rsidR="000D563A" w:rsidRPr="00FB47FA">
        <w:sym w:font="Euclid Symbol" w:char="F0BB"/>
      </w:r>
      <w:r w:rsidR="00954DF3" w:rsidRPr="00FB47FA">
        <w:t xml:space="preserve"> 2 x backward pressure (Pb)</w:t>
      </w:r>
      <w:r w:rsidR="000D563A" w:rsidRPr="00FB47FA">
        <w:t>;</w:t>
      </w:r>
      <w:r w:rsidR="00954DF3" w:rsidRPr="00FB47FA">
        <w:fldChar w:fldCharType="begin"/>
      </w:r>
      <w:r w:rsidR="00FB47FA">
        <w:instrText xml:space="preserve"> ADDIN EN.CITE &lt;EndNote&gt;&lt;Cite&gt;&lt;Author&gt;Westerhof&lt;/Author&gt;&lt;Year&gt;2015&lt;/Year&gt;&lt;RecNum&gt;13976&lt;/RecNum&gt;&lt;DisplayText&gt;&lt;style face="superscript"&gt;5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 w:rsidRPr="00FB47FA">
        <w:fldChar w:fldCharType="separate"/>
      </w:r>
      <w:r w:rsidR="00FB47FA" w:rsidRPr="00FB47FA">
        <w:rPr>
          <w:noProof/>
          <w:vertAlign w:val="superscript"/>
        </w:rPr>
        <w:t>5</w:t>
      </w:r>
      <w:r w:rsidR="00954DF3" w:rsidRPr="00FB47FA">
        <w:fldChar w:fldCharType="end"/>
      </w:r>
      <w:r w:rsidR="00954DF3" w:rsidRPr="00FB47FA">
        <w:t xml:space="preserve"> which </w:t>
      </w:r>
      <w:r w:rsidR="00624DA4" w:rsidRPr="00FB47FA">
        <w:t>may</w:t>
      </w:r>
      <w:r w:rsidR="00B76AC3" w:rsidRPr="00FB47FA">
        <w:t xml:space="preserve"> be </w:t>
      </w:r>
      <w:r w:rsidR="00954DF3" w:rsidRPr="00FB47FA">
        <w:t>valid if excess pressure is linearly proportional to aortic flow as has been reported in dogs</w:t>
      </w:r>
      <w:r w:rsidR="004A50D9" w:rsidRPr="00FB47FA">
        <w:t>,</w:t>
      </w:r>
      <w:r w:rsidR="00954DF3" w:rsidRPr="00FB47FA">
        <w:fldChar w:fldCharType="begin">
          <w:fldData xml:space="preserve">PEVuZE5vdGU+PENpdGU+PEF1dGhvcj5XYW5nPC9BdXRob3I+PFllYXI+MjAwMzwvWWVhcj48UmVj
TnVtPjYzNzY8L1JlY051bT48RGlzcGxheVRleHQ+PHN0eWxlIGZhY2U9InN1cGVyc2NyaXB0Ij42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FB47FA">
        <w:instrText xml:space="preserve"> ADDIN EN.CITE </w:instrText>
      </w:r>
      <w:r w:rsidR="00FB47FA">
        <w:fldChar w:fldCharType="begin">
          <w:fldData xml:space="preserve">PEVuZE5vdGU+PENpdGU+PEF1dGhvcj5XYW5nPC9BdXRob3I+PFllYXI+MjAwMzwvWWVhcj48UmVj
TnVtPjYzNzY8L1JlY051bT48RGlzcGxheVRleHQ+PHN0eWxlIGZhY2U9InN1cGVyc2NyaXB0Ij42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FB47FA">
        <w:instrText xml:space="preserve"> ADDIN EN.CITE.DATA </w:instrText>
      </w:r>
      <w:r w:rsidR="00FB47FA">
        <w:fldChar w:fldCharType="end"/>
      </w:r>
      <w:r w:rsidR="00954DF3" w:rsidRPr="00FB47FA">
        <w:fldChar w:fldCharType="separate"/>
      </w:r>
      <w:r w:rsidR="00FB47FA" w:rsidRPr="00FB47FA">
        <w:rPr>
          <w:noProof/>
          <w:vertAlign w:val="superscript"/>
        </w:rPr>
        <w:t>6</w:t>
      </w:r>
      <w:r w:rsidR="00954DF3" w:rsidRPr="00FB47FA">
        <w:fldChar w:fldCharType="end"/>
      </w:r>
      <w:r w:rsidR="00B76AC3" w:rsidRPr="00FB47FA">
        <w:t xml:space="preserve"> </w:t>
      </w:r>
      <w:r w:rsidR="004A50D9" w:rsidRPr="00FB47FA">
        <w:t xml:space="preserve">and total aortic flow equals aortic inflow. </w:t>
      </w:r>
      <w:r w:rsidR="00645922" w:rsidRPr="00FB47FA">
        <w:t>Based on,</w:t>
      </w:r>
      <w:r w:rsidR="00645922" w:rsidRPr="00FB47FA">
        <w:fldChar w:fldCharType="begin">
          <w:fldData xml:space="preserve">PEVuZE5vdGU+PENpdGU+PEF1dGhvcj5IYW1ldG5lcjwvQXV0aG9yPjxZZWFyPjIwMTM8L1llYXI+
PFJlY051bT41MTk3PC9SZWNOdW0+PERpc3BsYXlUZXh0PjxzdHlsZSBmYWNlPSJzdXBlcnNjcmlw
dCI+Nz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FB47FA">
        <w:instrText xml:space="preserve"> ADDIN EN.CITE </w:instrText>
      </w:r>
      <w:r w:rsidR="00FB47FA">
        <w:fldChar w:fldCharType="begin">
          <w:fldData xml:space="preserve">PEVuZE5vdGU+PENpdGU+PEF1dGhvcj5IYW1ldG5lcjwvQXV0aG9yPjxZZWFyPjIwMTM8L1llYXI+
PFJlY051bT41MTk3PC9SZWNOdW0+PERpc3BsYXlUZXh0PjxzdHlsZSBmYWNlPSJzdXBlcnNjcmlw
dCI+Nz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FB47FA">
        <w:instrText xml:space="preserve"> ADDIN EN.CITE.DATA </w:instrText>
      </w:r>
      <w:r w:rsidR="00FB47FA">
        <w:fldChar w:fldCharType="end"/>
      </w:r>
      <w:r w:rsidR="00645922" w:rsidRPr="00FB47FA">
        <w:fldChar w:fldCharType="separate"/>
      </w:r>
      <w:r w:rsidR="00FB47FA" w:rsidRPr="00FB47FA">
        <w:rPr>
          <w:noProof/>
          <w:vertAlign w:val="superscript"/>
        </w:rPr>
        <w:t>7</w:t>
      </w:r>
      <w:r w:rsidR="00645922" w:rsidRPr="00FB47FA">
        <w:fldChar w:fldCharType="end"/>
      </w:r>
      <w:r w:rsidR="00645922" w:rsidRPr="00FB47FA">
        <w:t xml:space="preserve"> I believe t</w:t>
      </w:r>
      <w:r w:rsidR="00B76AC3" w:rsidRPr="00FB47FA">
        <w:t xml:space="preserve">his approach shares similarities with the ARCSOLVER </w:t>
      </w:r>
      <w:r w:rsidR="00624DA4" w:rsidRPr="00FB47FA">
        <w:t>method, which uses a 3-element Windkessel assumption to reconstruct forward and backward pressures</w:t>
      </w:r>
      <w:r w:rsidR="00645922" w:rsidRPr="00FB47FA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037043FB" w14:textId="18A95EDA" w:rsidR="00645922" w:rsidRDefault="00645922" w:rsidP="00645922">
      <w:pPr>
        <w:pStyle w:val="Heading1"/>
      </w:pPr>
      <w:bookmarkStart w:id="5" w:name="_Toc34491235"/>
      <w:r w:rsidRPr="00645922">
        <w:t>Known problems</w:t>
      </w:r>
      <w:bookmarkEnd w:id="5"/>
    </w:p>
    <w:p w14:paraId="34A88B1E" w14:textId="17E5CACB" w:rsidR="00B92C9A" w:rsidRPr="00B92C9A" w:rsidRDefault="00B92C9A" w:rsidP="00B92C9A">
      <w:r>
        <w:t>None at present but not tested extensively</w:t>
      </w:r>
      <w:r w:rsidR="00FB47FA">
        <w:t>!</w:t>
      </w:r>
    </w:p>
    <w:p w14:paraId="2B528AF3" w14:textId="77777777" w:rsidR="00B92C9A" w:rsidRDefault="00B92C9A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bookmarkStart w:id="6" w:name="_Toc34491236"/>
      <w:r>
        <w:br w:type="page"/>
      </w:r>
    </w:p>
    <w:p w14:paraId="1BF1669D" w14:textId="202AF700" w:rsidR="00B71DE2" w:rsidRPr="00CE6D1F" w:rsidRDefault="00B71DE2" w:rsidP="00B52FE2">
      <w:pPr>
        <w:pStyle w:val="Heading1"/>
      </w:pPr>
      <w:r w:rsidRPr="00CE6D1F">
        <w:lastRenderedPageBreak/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</w:t>
            </w:r>
            <w:proofErr w:type="spellEnd"/>
          </w:p>
        </w:tc>
        <w:tc>
          <w:tcPr>
            <w:tcW w:w="3737" w:type="dxa"/>
          </w:tcPr>
          <w:p w14:paraId="6437AEA7" w14:textId="48124595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</w:t>
            </w:r>
            <w:r w:rsidR="00FB47FA">
              <w:rPr>
                <w:sz w:val="22"/>
              </w:rPr>
              <w:t xml:space="preserve"> (SBP)</w:t>
            </w:r>
            <w:r w:rsidR="007434CC"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</w:t>
            </w:r>
            <w:proofErr w:type="spellEnd"/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</w:t>
            </w:r>
            <w:proofErr w:type="spellEnd"/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</w:t>
            </w:r>
            <w:proofErr w:type="spellEnd"/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r</w:t>
            </w:r>
            <w:proofErr w:type="spellEnd"/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lessdias</w:t>
            </w:r>
            <w:proofErr w:type="spellEnd"/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lessdias</w:t>
            </w:r>
            <w:proofErr w:type="spellEnd"/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xsp</w:t>
            </w:r>
            <w:proofErr w:type="spellEnd"/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xsp</w:t>
            </w:r>
            <w:proofErr w:type="spellEnd"/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xsp</w:t>
            </w:r>
            <w:proofErr w:type="spellEnd"/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>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f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A1738D6" w14:textId="06ADA982" w:rsidR="00B71DE2" w:rsidRPr="00CE6D1F" w:rsidRDefault="00FB47FA" w:rsidP="00B71DE2">
      <w:r w:rsidRPr="00FB47FA">
        <w:t xml:space="preserve">Abbreviations: </w:t>
      </w:r>
      <w:r>
        <w:t xml:space="preserve">Pb, backward pressure; </w:t>
      </w:r>
      <w:proofErr w:type="spellStart"/>
      <w:r>
        <w:t>Pf</w:t>
      </w:r>
      <w:proofErr w:type="spellEnd"/>
      <w:r>
        <w:t xml:space="preserve">, forward pressure: </w:t>
      </w:r>
      <w:r w:rsidRPr="00FB47FA">
        <w:t>SEVR, Sub Endocardial Viability Ratio (</w:t>
      </w:r>
      <w:proofErr w:type="spellStart"/>
      <w:r w:rsidRPr="00FB47FA">
        <w:t>Buckberg</w:t>
      </w:r>
      <w:proofErr w:type="spellEnd"/>
      <w:r w:rsidRPr="00FB47FA">
        <w:t xml:space="preserve"> Index).</w:t>
      </w:r>
    </w:p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</w:pPr>
      <w:bookmarkStart w:id="7" w:name="_Toc34491237"/>
      <w:r w:rsidRPr="00CE6D1F">
        <w:t>References</w:t>
      </w:r>
      <w:bookmarkEnd w:id="7"/>
    </w:p>
    <w:p w14:paraId="45B5D2FF" w14:textId="77777777" w:rsidR="00FB47FA" w:rsidRPr="00FB47FA" w:rsidRDefault="008C68DE" w:rsidP="00FB47FA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FB47FA" w:rsidRPr="00FB47FA">
        <w:t>1.</w:t>
      </w:r>
      <w:r w:rsidR="00FB47FA" w:rsidRPr="00FB47FA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FB47FA" w:rsidRPr="00FB47FA">
        <w:rPr>
          <w:i/>
        </w:rPr>
        <w:t>Hypertension</w:t>
      </w:r>
      <w:r w:rsidR="00FB47FA" w:rsidRPr="00FB47FA">
        <w:t xml:space="preserve"> 2014; </w:t>
      </w:r>
      <w:r w:rsidR="00FB47FA" w:rsidRPr="00FB47FA">
        <w:rPr>
          <w:b/>
        </w:rPr>
        <w:t>64</w:t>
      </w:r>
      <w:r w:rsidR="00FB47FA" w:rsidRPr="00FB47FA">
        <w:t>(1): 60-8.</w:t>
      </w:r>
    </w:p>
    <w:p w14:paraId="361A1487" w14:textId="77777777" w:rsidR="00FB47FA" w:rsidRPr="00FB47FA" w:rsidRDefault="00FB47FA" w:rsidP="00FB47FA">
      <w:pPr>
        <w:pStyle w:val="EndNoteBibliography"/>
        <w:spacing w:after="0"/>
      </w:pPr>
      <w:r w:rsidRPr="00FB47FA">
        <w:t>2.</w:t>
      </w:r>
      <w:r w:rsidRPr="00FB47FA">
        <w:tab/>
        <w:t xml:space="preserve">Hoffman JI, Buckberg GD. The myocardial oxygen supply:demand index revisited. </w:t>
      </w:r>
      <w:r w:rsidRPr="00FB47FA">
        <w:rPr>
          <w:i/>
        </w:rPr>
        <w:t>J Am Heart Assoc</w:t>
      </w:r>
      <w:r w:rsidRPr="00FB47FA">
        <w:t xml:space="preserve"> 2014; </w:t>
      </w:r>
      <w:r w:rsidRPr="00FB47FA">
        <w:rPr>
          <w:b/>
        </w:rPr>
        <w:t>3</w:t>
      </w:r>
      <w:r w:rsidRPr="00FB47FA">
        <w:t>(1): e000285.</w:t>
      </w:r>
    </w:p>
    <w:p w14:paraId="32F9BBF2" w14:textId="77777777" w:rsidR="00FB47FA" w:rsidRPr="00FB47FA" w:rsidRDefault="00FB47FA" w:rsidP="00FB47FA">
      <w:pPr>
        <w:pStyle w:val="EndNoteBibliography"/>
        <w:spacing w:after="0"/>
      </w:pPr>
      <w:r w:rsidRPr="00FB47FA">
        <w:t>3.</w:t>
      </w:r>
      <w:r w:rsidRPr="00FB47FA">
        <w:tab/>
        <w:t xml:space="preserve">Lindroos M, Kupari M, Heikkila J, Tilvis R. Prevalence of aortic valve abnormalities in the elderly: an echocardiographic study of a random population sample. </w:t>
      </w:r>
      <w:r w:rsidRPr="00FB47FA">
        <w:rPr>
          <w:i/>
        </w:rPr>
        <w:t>J Am Coll Cardiol</w:t>
      </w:r>
      <w:r w:rsidRPr="00FB47FA">
        <w:t xml:space="preserve"> 1993; </w:t>
      </w:r>
      <w:r w:rsidRPr="00FB47FA">
        <w:rPr>
          <w:b/>
        </w:rPr>
        <w:t>21</w:t>
      </w:r>
      <w:r w:rsidRPr="00FB47FA">
        <w:t>(5): 1220-5.</w:t>
      </w:r>
    </w:p>
    <w:p w14:paraId="06B4AA7E" w14:textId="77777777" w:rsidR="00FB47FA" w:rsidRPr="00FB47FA" w:rsidRDefault="00FB47FA" w:rsidP="00FB47FA">
      <w:pPr>
        <w:pStyle w:val="EndNoteBibliography"/>
        <w:spacing w:after="0"/>
      </w:pPr>
      <w:r w:rsidRPr="00FB47FA">
        <w:t>4.</w:t>
      </w:r>
      <w:r w:rsidRPr="00FB47FA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FB47FA">
        <w:rPr>
          <w:i/>
        </w:rPr>
        <w:t>Front Physiol</w:t>
      </w:r>
      <w:r w:rsidRPr="00FB47FA">
        <w:t xml:space="preserve"> 2020; </w:t>
      </w:r>
      <w:r w:rsidRPr="00FB47FA">
        <w:rPr>
          <w:b/>
        </w:rPr>
        <w:t>11</w:t>
      </w:r>
      <w:r w:rsidRPr="00FB47FA">
        <w:t>: 550.</w:t>
      </w:r>
    </w:p>
    <w:p w14:paraId="21D23ADF" w14:textId="77777777" w:rsidR="00FB47FA" w:rsidRPr="00FB47FA" w:rsidRDefault="00FB47FA" w:rsidP="00FB47FA">
      <w:pPr>
        <w:pStyle w:val="EndNoteBibliography"/>
        <w:spacing w:after="0"/>
      </w:pPr>
      <w:r w:rsidRPr="00FB47FA">
        <w:t>5.</w:t>
      </w:r>
      <w:r w:rsidRPr="00FB47FA">
        <w:tab/>
        <w:t xml:space="preserve">Westerhof N, Westerhof BE. The reservoir wave paradigm discussion. </w:t>
      </w:r>
      <w:r w:rsidRPr="00FB47FA">
        <w:rPr>
          <w:i/>
        </w:rPr>
        <w:t>J Hypertens</w:t>
      </w:r>
      <w:r w:rsidRPr="00FB47FA">
        <w:t xml:space="preserve"> 2015; </w:t>
      </w:r>
      <w:r w:rsidRPr="00FB47FA">
        <w:rPr>
          <w:b/>
        </w:rPr>
        <w:t>33</w:t>
      </w:r>
      <w:r w:rsidRPr="00FB47FA">
        <w:t>(3): 458-60.</w:t>
      </w:r>
    </w:p>
    <w:p w14:paraId="003E2DC8" w14:textId="77777777" w:rsidR="00FB47FA" w:rsidRPr="00FB47FA" w:rsidRDefault="00FB47FA" w:rsidP="00FB47FA">
      <w:pPr>
        <w:pStyle w:val="EndNoteBibliography"/>
        <w:spacing w:after="0"/>
      </w:pPr>
      <w:r w:rsidRPr="00FB47FA">
        <w:t>6.</w:t>
      </w:r>
      <w:r w:rsidRPr="00FB47FA">
        <w:tab/>
        <w:t xml:space="preserve">Wang JJ, O'Brien AB, Shrive NG, Parker KH, Tyberg JV. Time-domain representation of ventricular-arterial coupling as a windkessel and wave system. </w:t>
      </w:r>
      <w:r w:rsidRPr="00FB47FA">
        <w:rPr>
          <w:i/>
        </w:rPr>
        <w:t>Am J Physiol Heart Circ Physiol</w:t>
      </w:r>
      <w:r w:rsidRPr="00FB47FA">
        <w:t xml:space="preserve"> 2003; </w:t>
      </w:r>
      <w:r w:rsidRPr="00FB47FA">
        <w:rPr>
          <w:b/>
        </w:rPr>
        <w:t>284</w:t>
      </w:r>
      <w:r w:rsidRPr="00FB47FA">
        <w:t>(4): H1358-68.</w:t>
      </w:r>
    </w:p>
    <w:p w14:paraId="79EE6CBB" w14:textId="77777777" w:rsidR="00FB47FA" w:rsidRPr="00FB47FA" w:rsidRDefault="00FB47FA" w:rsidP="00FB47FA">
      <w:pPr>
        <w:pStyle w:val="EndNoteBibliography"/>
      </w:pPr>
      <w:r w:rsidRPr="00FB47FA">
        <w:t>7.</w:t>
      </w:r>
      <w:r w:rsidRPr="00FB47FA">
        <w:tab/>
        <w:t xml:space="preserve">Hametner B, Wassertheurer S, Kropf J, et al. Wave reflection quantification based on pressure waveforms alone--methods, comparison, and clinical covariates. </w:t>
      </w:r>
      <w:r w:rsidRPr="00FB47FA">
        <w:rPr>
          <w:i/>
        </w:rPr>
        <w:t>Comput Meth Prog Bio</w:t>
      </w:r>
      <w:r w:rsidRPr="00FB47FA">
        <w:t xml:space="preserve"> 2013; </w:t>
      </w:r>
      <w:r w:rsidRPr="00FB47FA">
        <w:rPr>
          <w:b/>
        </w:rPr>
        <w:t>109</w:t>
      </w:r>
      <w:r w:rsidRPr="00FB47FA">
        <w:t>(3): 250-9.</w:t>
      </w:r>
    </w:p>
    <w:p w14:paraId="36546396" w14:textId="7A61184E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15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altName w:val="Arial Nova"/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994EC0E" w14:textId="0E6C997A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.</w:t>
      </w:r>
    </w:p>
  </w:footnote>
  <w:footnote w:id="2">
    <w:p w14:paraId="2181BF22" w14:textId="2AB18ED3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  <w:r w:rsidR="00FB47FA">
        <w:t xml:space="preserve">. 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14337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item&gt;19770&lt;/item&gt;&lt;item&gt;25895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147C43"/>
    <w:rsid w:val="00181000"/>
    <w:rsid w:val="001A1AC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3D3255"/>
    <w:rsid w:val="00414A77"/>
    <w:rsid w:val="00441167"/>
    <w:rsid w:val="00457520"/>
    <w:rsid w:val="004872F6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15F9C"/>
    <w:rsid w:val="00624DA4"/>
    <w:rsid w:val="00637717"/>
    <w:rsid w:val="00645922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92C9A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8316B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  <w:rsid w:val="00FB4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15F9C"/>
    <w:pPr>
      <w:keepNext/>
      <w:keepLines/>
      <w:spacing w:after="120"/>
      <w:outlineLvl w:val="0"/>
    </w:pPr>
    <w:rPr>
      <w:rFonts w:eastAsiaTheme="majorEastAsia" w:cstheme="majorBidi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15F9C"/>
    <w:rPr>
      <w:rFonts w:ascii="Arial Nova" w:eastAsiaTheme="majorEastAsia" w:hAnsi="Arial Nova" w:cstheme="majorBidi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paragraph" w:customStyle="1" w:styleId="commands">
    <w:name w:val="commands"/>
    <w:basedOn w:val="Normal"/>
    <w:autoRedefine/>
    <w:qFormat/>
    <w:rsid w:val="00615F9C"/>
    <w:rPr>
      <w:rFonts w:ascii="Courier New" w:hAnsi="Courier New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wmf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wmf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wmf"/><Relationship Id="rId5" Type="http://schemas.openxmlformats.org/officeDocument/2006/relationships/styles" Target="styles.xml"/><Relationship Id="rId15" Type="http://schemas.openxmlformats.org/officeDocument/2006/relationships/footer" Target="footer1.xm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11FA95DA-B8A3-4E02-9854-DF17D1A90B6A}">
  <ds:schemaRefs>
    <ds:schemaRef ds:uri="http://www.w3.org/XML/1998/namespace"/>
    <ds:schemaRef ds:uri="http://purl.org/dc/dcmitype/"/>
    <ds:schemaRef ds:uri="fbf55dcd-4639-44ff-a973-cfea673ddb97"/>
    <ds:schemaRef ds:uri="http://schemas.microsoft.com/office/2006/documentManagement/types"/>
    <ds:schemaRef ds:uri="http://schemas.openxmlformats.org/package/2006/metadata/core-properties"/>
    <ds:schemaRef ds:uri="cb1b40bb-8b49-480e-88ea-d51ea44f2142"/>
    <ds:schemaRef ds:uri="http://schemas.microsoft.com/office/infopath/2007/PartnerControls"/>
    <ds:schemaRef ds:uri="http://schemas.microsoft.com/office/2006/metadata/properties"/>
    <ds:schemaRef ds:uri="http://purl.org/dc/terms/"/>
    <ds:schemaRef ds:uri="http://purl.org/dc/elements/1.1/"/>
  </ds:schemaRefs>
</ds:datastoreItem>
</file>

<file path=customXml/itemProps4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7</Pages>
  <Words>1625</Words>
  <Characters>9268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9</cp:revision>
  <dcterms:created xsi:type="dcterms:W3CDTF">2020-03-07T16:15:00Z</dcterms:created>
  <dcterms:modified xsi:type="dcterms:W3CDTF">2021-07-11T15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